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2AD9C413" w14:textId="096AD7A6" w:rsidR="0002558A" w:rsidRP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nyata dimana sistem dapat berada pada salah satu dari sejumlah berhingga konfigurasi internal yang disebut sebagai state.</w:t>
      </w: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 xml:space="preserve">Kanban pada awalnya berawal dari bidang manufaktur, dan kemudian diasosiasikan dengan Agile and Lean Development Methodologies pada </w:t>
      </w:r>
      <w:r w:rsidRPr="0037140A">
        <w:rPr>
          <w:rFonts w:ascii="Times New Roman" w:hAnsi="Times New Roman" w:cs="Times New Roman"/>
          <w:noProof/>
          <w:sz w:val="24"/>
          <w:szCs w:val="24"/>
          <w:lang w:val="id-ID"/>
        </w:rPr>
        <w:lastRenderedPageBreak/>
        <w:t>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F7542" w14:textId="77777777" w:rsidR="008D1708" w:rsidRDefault="008D1708" w:rsidP="00725057">
      <w:pPr>
        <w:spacing w:after="0" w:line="240" w:lineRule="auto"/>
      </w:pPr>
      <w:r>
        <w:separator/>
      </w:r>
    </w:p>
  </w:endnote>
  <w:endnote w:type="continuationSeparator" w:id="0">
    <w:p w14:paraId="6ABFDC59" w14:textId="77777777" w:rsidR="008D1708" w:rsidRDefault="008D1708"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6E2B6" w14:textId="77777777" w:rsidR="008D1708" w:rsidRDefault="008D1708" w:rsidP="00725057">
      <w:pPr>
        <w:spacing w:after="0" w:line="240" w:lineRule="auto"/>
      </w:pPr>
      <w:r>
        <w:separator/>
      </w:r>
    </w:p>
  </w:footnote>
  <w:footnote w:type="continuationSeparator" w:id="0">
    <w:p w14:paraId="7B49B4EF" w14:textId="77777777" w:rsidR="008D1708" w:rsidRDefault="008D1708"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1708"/>
    <w:rsid w:val="008D4767"/>
    <w:rsid w:val="008D6B0A"/>
    <w:rsid w:val="008D724D"/>
    <w:rsid w:val="008D7A65"/>
    <w:rsid w:val="008E02F4"/>
    <w:rsid w:val="008E0F57"/>
    <w:rsid w:val="008E4982"/>
    <w:rsid w:val="008F0138"/>
    <w:rsid w:val="008F2600"/>
    <w:rsid w:val="009006B0"/>
    <w:rsid w:val="00903FE0"/>
    <w:rsid w:val="00907A8F"/>
    <w:rsid w:val="00911AFD"/>
    <w:rsid w:val="00915CC5"/>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7939"/>
    <w:rsid w:val="00CD2FF3"/>
    <w:rsid w:val="00CD31BA"/>
    <w:rsid w:val="00CD48C6"/>
    <w:rsid w:val="00CE2F7D"/>
    <w:rsid w:val="00CE5100"/>
    <w:rsid w:val="00CE757B"/>
    <w:rsid w:val="00CF7115"/>
    <w:rsid w:val="00CF7242"/>
    <w:rsid w:val="00D003BE"/>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0</TotalTime>
  <Pages>18</Pages>
  <Words>3590</Words>
  <Characters>20463</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97</cp:revision>
  <cp:lastPrinted>2021-12-22T03:29:00Z</cp:lastPrinted>
  <dcterms:created xsi:type="dcterms:W3CDTF">2021-01-21T10:01:00Z</dcterms:created>
  <dcterms:modified xsi:type="dcterms:W3CDTF">2022-01-0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